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F1317" w:rsidRDefault="00FF73EF" w:rsidP="00067981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865BE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6F1317" w:rsidRDefault="006F1317" w:rsidP="006F1317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:rsidR="006F1317" w:rsidRPr="006F1317" w:rsidRDefault="006F1317" w:rsidP="006F1317">
      <w:pPr>
        <w:spacing w:line="480" w:lineRule="auto"/>
        <w:rPr>
          <w:b/>
          <w:sz w:val="28"/>
          <w:szCs w:val="28"/>
        </w:rPr>
      </w:pPr>
      <w:r>
        <w:rPr>
          <w:rFonts w:ascii="Times New Roman" w:hAnsi="Times New Roman" w:cs="Times New Roman"/>
          <w:b/>
          <w:sz w:val="24"/>
          <w:szCs w:val="24"/>
        </w:rPr>
        <w:t>Buku Teks:</w:t>
      </w:r>
      <w:r>
        <w:rPr>
          <w:b/>
          <w:sz w:val="28"/>
          <w:szCs w:val="28"/>
        </w:rPr>
        <w:tab/>
      </w:r>
    </w:p>
    <w:p w:rsidR="006F1317" w:rsidRPr="009E660D" w:rsidRDefault="006F1317" w:rsidP="006F1317">
      <w:pPr>
        <w:shd w:val="clear" w:color="auto" w:fill="FFFFFF"/>
        <w:spacing w:after="0" w:line="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E660D">
        <w:rPr>
          <w:rFonts w:ascii="Times New Roman" w:eastAsia="Times New Roman" w:hAnsi="Times New Roman" w:cs="Times New Roman"/>
          <w:color w:val="000000"/>
          <w:sz w:val="24"/>
          <w:szCs w:val="24"/>
        </w:rPr>
        <w:t>Kotler , Philip and Kevin Lane Keller   (2016) :  Marketing Management  , edisi 16 , Global</w:t>
      </w:r>
    </w:p>
    <w:p w:rsidR="006F1317" w:rsidRPr="009E660D" w:rsidRDefault="006F1317" w:rsidP="006F1317">
      <w:pPr>
        <w:shd w:val="clear" w:color="auto" w:fill="FFFFFF"/>
        <w:spacing w:after="0" w:line="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E660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Edition, USA: Pearson .</w:t>
      </w:r>
    </w:p>
    <w:p w:rsidR="006F1317" w:rsidRPr="009E660D" w:rsidRDefault="006F1317" w:rsidP="006F1317">
      <w:pPr>
        <w:shd w:val="clear" w:color="auto" w:fill="FFFFFF"/>
        <w:spacing w:after="0" w:line="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E660D">
        <w:rPr>
          <w:rFonts w:ascii="Times New Roman" w:eastAsia="Times New Roman" w:hAnsi="Times New Roman" w:cs="Times New Roman"/>
          <w:color w:val="000000"/>
          <w:sz w:val="24"/>
          <w:szCs w:val="24"/>
        </w:rPr>
        <w:t>Kotler , Philip and Kevin Lane Keller   (2016) :  Marketing Management  , edisi 16 , Global</w:t>
      </w:r>
    </w:p>
    <w:p w:rsidR="006F1317" w:rsidRPr="009E660D" w:rsidRDefault="006F1317" w:rsidP="006F1317">
      <w:pPr>
        <w:shd w:val="clear" w:color="auto" w:fill="FFFFFF"/>
        <w:spacing w:after="0" w:line="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E660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Edition, USA: Pearson .</w:t>
      </w:r>
    </w:p>
    <w:p w:rsidR="006F1317" w:rsidRPr="009E660D" w:rsidRDefault="006F1317" w:rsidP="006F1317">
      <w:pPr>
        <w:shd w:val="clear" w:color="auto" w:fill="FFFFFF"/>
        <w:spacing w:after="0" w:line="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E660D">
        <w:rPr>
          <w:rFonts w:ascii="Times New Roman" w:eastAsia="Times New Roman" w:hAnsi="Times New Roman" w:cs="Times New Roman"/>
          <w:color w:val="000000"/>
          <w:sz w:val="24"/>
          <w:szCs w:val="24"/>
        </w:rPr>
        <w:t>Kotler , Philip and Kevin Lane Keller   (2016) :  Marketing Management  , edisi 16 , Global</w:t>
      </w:r>
    </w:p>
    <w:p w:rsidR="006F1317" w:rsidRPr="009E660D" w:rsidRDefault="006F1317" w:rsidP="006F1317">
      <w:pPr>
        <w:shd w:val="clear" w:color="auto" w:fill="FFFFFF"/>
        <w:spacing w:after="0" w:line="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E660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Edition, USA: Pearson .</w:t>
      </w:r>
    </w:p>
    <w:p w:rsidR="006F1317" w:rsidRPr="009E660D" w:rsidRDefault="006F1317" w:rsidP="006F1317">
      <w:pPr>
        <w:shd w:val="clear" w:color="auto" w:fill="FFFFFF"/>
        <w:spacing w:after="0" w:line="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E660D">
        <w:rPr>
          <w:rFonts w:ascii="Times New Roman" w:eastAsia="Times New Roman" w:hAnsi="Times New Roman" w:cs="Times New Roman"/>
          <w:color w:val="000000"/>
          <w:sz w:val="24"/>
          <w:szCs w:val="24"/>
        </w:rPr>
        <w:t>Kotler , Philip and Kevin Lane Keller   (2016) :  Marketing Management  , edisi 16 , Global</w:t>
      </w:r>
    </w:p>
    <w:p w:rsidR="006F1317" w:rsidRDefault="006F1317" w:rsidP="006F1317">
      <w:pPr>
        <w:shd w:val="clear" w:color="auto" w:fill="FFFFFF"/>
        <w:spacing w:after="0" w:line="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E660D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Edi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on, USA: Pearson .</w:t>
      </w:r>
    </w:p>
    <w:p w:rsidR="006F1317" w:rsidRDefault="006F1317" w:rsidP="006F1317">
      <w:pPr>
        <w:shd w:val="clear" w:color="auto" w:fill="FFFFFF"/>
        <w:spacing w:after="0" w:line="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:rsidR="006F1317" w:rsidRPr="006F1317" w:rsidRDefault="006F1317" w:rsidP="006F1317">
      <w:pPr>
        <w:shd w:val="clear" w:color="auto" w:fill="FFFFFF"/>
        <w:spacing w:after="0" w:line="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9E660D">
        <w:rPr>
          <w:sz w:val="24"/>
          <w:szCs w:val="24"/>
        </w:rPr>
        <w:t>Buku teks:</w:t>
      </w:r>
    </w:p>
    <w:p w:rsidR="006F1317" w:rsidRPr="009E660D" w:rsidRDefault="006F1317" w:rsidP="006F131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660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E660D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E660D">
        <w:rPr>
          <w:rFonts w:ascii="Times New Roman" w:hAnsi="Times New Roman" w:cs="Times New Roman"/>
          <w:sz w:val="24"/>
          <w:szCs w:val="24"/>
        </w:rPr>
        <w:fldChar w:fldCharType="separate"/>
      </w:r>
      <w:r w:rsidRPr="009E660D">
        <w:rPr>
          <w:rFonts w:ascii="Times New Roman" w:hAnsi="Times New Roman" w:cs="Times New Roman"/>
          <w:noProof/>
          <w:sz w:val="24"/>
          <w:szCs w:val="24"/>
        </w:rPr>
        <w:t xml:space="preserve">Cooper, D. R., &amp; S. Schindler, P. (2014). </w:t>
      </w:r>
      <w:r w:rsidRPr="009E660D">
        <w:rPr>
          <w:rFonts w:ascii="Times New Roman" w:hAnsi="Times New Roman" w:cs="Times New Roman"/>
          <w:i/>
          <w:iCs/>
          <w:noProof/>
          <w:sz w:val="24"/>
          <w:szCs w:val="24"/>
        </w:rPr>
        <w:t>Business Research Methods</w:t>
      </w:r>
      <w:r w:rsidRPr="009E660D">
        <w:rPr>
          <w:rFonts w:ascii="Times New Roman" w:hAnsi="Times New Roman" w:cs="Times New Roman"/>
          <w:noProof/>
          <w:sz w:val="24"/>
          <w:szCs w:val="24"/>
        </w:rPr>
        <w:t>. New York: McGraw-Hill.</w:t>
      </w:r>
    </w:p>
    <w:p w:rsidR="006F1317" w:rsidRPr="009E660D" w:rsidRDefault="006F1317" w:rsidP="006F131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660D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9E660D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ete: dengan program IBM SPSS 23</w:t>
      </w:r>
      <w:r w:rsidRPr="009E660D">
        <w:rPr>
          <w:rFonts w:ascii="Times New Roman" w:hAnsi="Times New Roman" w:cs="Times New Roman"/>
          <w:noProof/>
          <w:sz w:val="24"/>
          <w:szCs w:val="24"/>
        </w:rPr>
        <w:t xml:space="preserve"> (Edisi ke-8). Semarang: Badan Penerbit Universitas Diponogoro.</w:t>
      </w:r>
    </w:p>
    <w:p w:rsidR="006F1317" w:rsidRPr="009E660D" w:rsidRDefault="006F1317" w:rsidP="006F131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660D">
        <w:rPr>
          <w:rFonts w:ascii="Times New Roman" w:hAnsi="Times New Roman" w:cs="Times New Roman"/>
          <w:noProof/>
          <w:sz w:val="24"/>
          <w:szCs w:val="24"/>
        </w:rPr>
        <w:t xml:space="preserve">Hurriyati, R. (2018). </w:t>
      </w:r>
      <w:r w:rsidRPr="009E660D">
        <w:rPr>
          <w:rFonts w:ascii="Times New Roman" w:hAnsi="Times New Roman" w:cs="Times New Roman"/>
          <w:i/>
          <w:iCs/>
          <w:noProof/>
          <w:sz w:val="24"/>
          <w:szCs w:val="24"/>
        </w:rPr>
        <w:t>Bauran Pemasaran dan Loyalitas Konsumen</w:t>
      </w:r>
      <w:r w:rsidRPr="009E660D">
        <w:rPr>
          <w:rFonts w:ascii="Times New Roman" w:hAnsi="Times New Roman" w:cs="Times New Roman"/>
          <w:noProof/>
          <w:sz w:val="24"/>
          <w:szCs w:val="24"/>
        </w:rPr>
        <w:t xml:space="preserve"> (Cetakan Ke</w:t>
      </w:r>
      <w:r>
        <w:rPr>
          <w:rFonts w:ascii="Times New Roman" w:hAnsi="Times New Roman" w:cs="Times New Roman"/>
          <w:noProof/>
          <w:sz w:val="24"/>
          <w:szCs w:val="24"/>
        </w:rPr>
        <w:t>empat</w:t>
      </w:r>
      <w:r w:rsidRPr="009E660D">
        <w:rPr>
          <w:rFonts w:ascii="Times New Roman" w:hAnsi="Times New Roman" w:cs="Times New Roman"/>
          <w:noProof/>
          <w:sz w:val="24"/>
          <w:szCs w:val="24"/>
        </w:rPr>
        <w:t>). Bandung: CV. Alfabeta.</w:t>
      </w:r>
    </w:p>
    <w:p w:rsidR="006F1317" w:rsidRPr="009E660D" w:rsidRDefault="006F1317" w:rsidP="006F131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660D">
        <w:rPr>
          <w:rFonts w:ascii="Times New Roman" w:hAnsi="Times New Roman" w:cs="Times New Roman"/>
          <w:noProof/>
          <w:sz w:val="24"/>
          <w:szCs w:val="24"/>
        </w:rPr>
        <w:t xml:space="preserve">Kotler dan Keller (2016). </w:t>
      </w:r>
      <w:r w:rsidRPr="009E660D">
        <w:rPr>
          <w:rFonts w:ascii="Times New Roman" w:hAnsi="Times New Roman" w:cs="Times New Roman"/>
          <w:i/>
          <w:iCs/>
          <w:noProof/>
          <w:sz w:val="24"/>
          <w:szCs w:val="24"/>
        </w:rPr>
        <w:t>Marketing Management</w:t>
      </w:r>
      <w:r w:rsidRPr="009E660D">
        <w:rPr>
          <w:rFonts w:ascii="Times New Roman" w:hAnsi="Times New Roman" w:cs="Times New Roman"/>
          <w:noProof/>
          <w:sz w:val="24"/>
          <w:szCs w:val="24"/>
        </w:rPr>
        <w:t xml:space="preserve"> (Edisi 15). Global Edition. USA: Pearson Education.</w:t>
      </w:r>
    </w:p>
    <w:p w:rsidR="006F1317" w:rsidRDefault="00C91F30" w:rsidP="00C248CC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Kotler dan </w:t>
      </w:r>
      <w:r w:rsidR="006F1317" w:rsidRPr="009E660D">
        <w:rPr>
          <w:rFonts w:ascii="Times New Roman" w:hAnsi="Times New Roman" w:cs="Times New Roman"/>
          <w:noProof/>
          <w:sz w:val="24"/>
          <w:szCs w:val="24"/>
        </w:rPr>
        <w:t xml:space="preserve">Armstrong (2016). </w:t>
      </w:r>
      <w:r w:rsidR="006F1317" w:rsidRPr="009E660D">
        <w:rPr>
          <w:rFonts w:ascii="Times New Roman" w:hAnsi="Times New Roman" w:cs="Times New Roman"/>
          <w:i/>
          <w:iCs/>
          <w:noProof/>
          <w:sz w:val="24"/>
          <w:szCs w:val="24"/>
        </w:rPr>
        <w:t>Principles of Marketing</w:t>
      </w:r>
      <w:r w:rsidR="006F1317" w:rsidRPr="009E660D">
        <w:rPr>
          <w:rFonts w:ascii="Times New Roman" w:hAnsi="Times New Roman" w:cs="Times New Roman"/>
          <w:noProof/>
          <w:sz w:val="24"/>
          <w:szCs w:val="24"/>
        </w:rPr>
        <w:t xml:space="preserve"> (Edisi 16e). Global Edition. USA: Pearson Education.</w:t>
      </w:r>
    </w:p>
    <w:p w:rsidR="00C248CC" w:rsidRPr="009E660D" w:rsidRDefault="00C248CC" w:rsidP="00C248CC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6F1317" w:rsidRPr="009E660D" w:rsidRDefault="006F1317" w:rsidP="006F131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noProof/>
          <w:sz w:val="24"/>
          <w:szCs w:val="24"/>
        </w:rPr>
      </w:pPr>
      <w:r w:rsidRPr="009E660D">
        <w:rPr>
          <w:rFonts w:ascii="Times New Roman" w:hAnsi="Times New Roman" w:cs="Times New Roman"/>
          <w:b/>
          <w:noProof/>
          <w:sz w:val="24"/>
          <w:szCs w:val="24"/>
        </w:rPr>
        <w:t>Artikel:</w:t>
      </w:r>
    </w:p>
    <w:p w:rsidR="006F1317" w:rsidRPr="009E660D" w:rsidRDefault="006F1317" w:rsidP="006F1317">
      <w:pPr>
        <w:widowControl w:val="0"/>
        <w:autoSpaceDE w:val="0"/>
        <w:autoSpaceDN w:val="0"/>
        <w:adjustRightInd w:val="0"/>
        <w:spacing w:before="100" w:after="100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660D">
        <w:rPr>
          <w:rFonts w:ascii="Times New Roman" w:hAnsi="Times New Roman" w:cs="Times New Roman"/>
          <w:noProof/>
          <w:sz w:val="24"/>
          <w:szCs w:val="24"/>
        </w:rPr>
        <w:t xml:space="preserve">Prayoga, A. F., Priyadi, Y., &amp; Dharmoputro, S. (2016). Pengaruh Fitur Chatting dan Tawar Pada Aplikasi Shopee Terhadap Kepuasan Pelanggan. </w:t>
      </w:r>
      <w:r w:rsidRPr="009E660D"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Management</w:t>
      </w:r>
      <w:r w:rsidRPr="009E660D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9E660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9E660D">
        <w:rPr>
          <w:rFonts w:ascii="Times New Roman" w:hAnsi="Times New Roman" w:cs="Times New Roman"/>
          <w:noProof/>
          <w:sz w:val="24"/>
          <w:szCs w:val="24"/>
        </w:rPr>
        <w:t>, No. 3.</w:t>
      </w:r>
    </w:p>
    <w:p w:rsidR="006F1317" w:rsidRPr="009E660D" w:rsidRDefault="006F1317" w:rsidP="006F1317">
      <w:pPr>
        <w:widowControl w:val="0"/>
        <w:autoSpaceDE w:val="0"/>
        <w:autoSpaceDN w:val="0"/>
        <w:adjustRightInd w:val="0"/>
        <w:spacing w:before="100" w:after="10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6F1317" w:rsidRDefault="006F1317" w:rsidP="006F131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660D">
        <w:rPr>
          <w:rFonts w:ascii="Times New Roman" w:hAnsi="Times New Roman" w:cs="Times New Roman"/>
          <w:noProof/>
          <w:sz w:val="24"/>
          <w:szCs w:val="24"/>
        </w:rPr>
        <w:t xml:space="preserve">Ichsan, M. (2017). </w:t>
      </w:r>
      <w:r w:rsidRPr="002A6AA5">
        <w:rPr>
          <w:rFonts w:ascii="Times New Roman" w:hAnsi="Times New Roman" w:cs="Times New Roman"/>
          <w:iCs/>
          <w:noProof/>
          <w:sz w:val="24"/>
          <w:szCs w:val="24"/>
        </w:rPr>
        <w:t>Analisis Kualitas web Shopee.co.id Menggunakan Metode WEBQUAL Dan Importance Performance Analysis (IPA)</w:t>
      </w:r>
      <w:r w:rsidRPr="009E660D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E660D">
        <w:rPr>
          <w:rFonts w:ascii="Times New Roman" w:hAnsi="Times New Roman" w:cs="Times New Roman"/>
          <w:noProof/>
          <w:sz w:val="24"/>
          <w:szCs w:val="24"/>
        </w:rPr>
        <w:t xml:space="preserve"> Universitas Telkom.</w:t>
      </w:r>
    </w:p>
    <w:p w:rsidR="006F1317" w:rsidRPr="009E660D" w:rsidRDefault="006F1317" w:rsidP="006F1317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6F1317" w:rsidRPr="009E660D" w:rsidRDefault="006F1317" w:rsidP="006F131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b/>
          <w:noProof/>
          <w:sz w:val="24"/>
          <w:szCs w:val="24"/>
        </w:rPr>
      </w:pPr>
      <w:r w:rsidRPr="009E660D">
        <w:rPr>
          <w:rFonts w:ascii="Times New Roman" w:hAnsi="Times New Roman" w:cs="Times New Roman"/>
          <w:b/>
          <w:noProof/>
          <w:sz w:val="24"/>
          <w:szCs w:val="24"/>
        </w:rPr>
        <w:lastRenderedPageBreak/>
        <w:t>Website dan Sumber dari internet:</w:t>
      </w:r>
    </w:p>
    <w:p w:rsidR="006F1317" w:rsidRPr="009E660D" w:rsidRDefault="006F1317" w:rsidP="006F131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660D">
        <w:rPr>
          <w:rFonts w:ascii="Times New Roman" w:hAnsi="Times New Roman" w:cs="Times New Roman"/>
          <w:noProof/>
          <w:sz w:val="24"/>
          <w:szCs w:val="24"/>
        </w:rPr>
        <w:t>Data Statistik Pengguna Internet di Indonesia 2017 Berdasarkan Survey APJII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Retrieved March 12, 2019, from </w:t>
      </w:r>
      <w:r w:rsidRPr="009E660D">
        <w:rPr>
          <w:rFonts w:ascii="Times New Roman" w:hAnsi="Times New Roman" w:cs="Times New Roman"/>
          <w:noProof/>
          <w:sz w:val="24"/>
          <w:szCs w:val="24"/>
        </w:rPr>
        <w:t>http://isparmo.web.id/2018/08/01/data-statistik-pengguna-internet-di-indonesia</w:t>
      </w:r>
      <w:r>
        <w:rPr>
          <w:rFonts w:ascii="Times New Roman" w:hAnsi="Times New Roman" w:cs="Times New Roman"/>
          <w:noProof/>
          <w:sz w:val="24"/>
          <w:szCs w:val="24"/>
        </w:rPr>
        <w:t>-2017-berdasarkan-survey-apjii/</w:t>
      </w:r>
    </w:p>
    <w:p w:rsidR="006F1317" w:rsidRPr="009E660D" w:rsidRDefault="006F1317" w:rsidP="006F131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660D">
        <w:rPr>
          <w:rFonts w:ascii="Times New Roman" w:hAnsi="Times New Roman" w:cs="Times New Roman"/>
          <w:noProof/>
          <w:sz w:val="24"/>
          <w:szCs w:val="24"/>
        </w:rPr>
        <w:t>Internet. Retrieved March 12, 2019, from https://id.wikipedia.org/wiki/Internet</w:t>
      </w:r>
    </w:p>
    <w:p w:rsidR="006F1317" w:rsidRPr="009E660D" w:rsidRDefault="006F1317" w:rsidP="006F131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660D">
        <w:rPr>
          <w:rFonts w:ascii="Times New Roman" w:hAnsi="Times New Roman" w:cs="Times New Roman"/>
          <w:noProof/>
          <w:sz w:val="24"/>
          <w:szCs w:val="24"/>
        </w:rPr>
        <w:t>Pertumbuhan Shopee di Asia Tenggara. Retrieved March 12, 2019, from https://id.techinasia.com/lazada-sanggah-shopee-ecommerce-terbesar</w:t>
      </w:r>
    </w:p>
    <w:p w:rsidR="006F1317" w:rsidRPr="009E660D" w:rsidRDefault="006F1317" w:rsidP="006F131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E660D">
        <w:rPr>
          <w:rFonts w:ascii="Times New Roman" w:hAnsi="Times New Roman" w:cs="Times New Roman"/>
          <w:noProof/>
          <w:sz w:val="24"/>
          <w:szCs w:val="24"/>
        </w:rPr>
        <w:t xml:space="preserve">Priambada, A. (2015). Shopee Berambisi Jadi Pemimpin Mobile Marketplace C2C di Indonesia. Retrieved March 14, 2019, from https://dailysocial.id/post/shopee-berambisi-jadi-pemimpin-mobile-marketplace-c2c-indonesia/ </w:t>
      </w:r>
    </w:p>
    <w:p w:rsidR="006F1317" w:rsidRDefault="006F1317" w:rsidP="006F1317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riambada, A. (2015</w:t>
      </w:r>
      <w:r w:rsidRPr="009E660D">
        <w:rPr>
          <w:rFonts w:ascii="Times New Roman" w:hAnsi="Times New Roman" w:cs="Times New Roman"/>
          <w:noProof/>
          <w:sz w:val="24"/>
          <w:szCs w:val="24"/>
        </w:rPr>
        <w:t>). Shopee Ramaikan Mobile Marketplace Indonesia. Retrieved from https://dailysocial.id/post/shopee/</w:t>
      </w:r>
    </w:p>
    <w:p w:rsidR="006F1317" w:rsidRPr="006F1317" w:rsidRDefault="006F1317" w:rsidP="00BF1DF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F1317">
        <w:rPr>
          <w:rFonts w:ascii="Times New Roman" w:hAnsi="Times New Roman" w:cs="Times New Roman"/>
          <w:noProof/>
          <w:sz w:val="24"/>
          <w:szCs w:val="24"/>
        </w:rPr>
        <w:t>Ryza, P. (2018). Dengan Biaya Besar, Shopee Puncaki Sejumlah Statistik E-commerce di Indonesia. Retrieved March 14, 2019, from https://dailysocial.id/post/dengan-biaya-besar-shopee-puncaki-sejumlah-statistik-e-commerce-di-indonesia</w:t>
      </w:r>
    </w:p>
    <w:p w:rsidR="006F1317" w:rsidRPr="009E660D" w:rsidRDefault="006F1317" w:rsidP="00BF1DF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F1317">
        <w:rPr>
          <w:rFonts w:ascii="Times New Roman" w:hAnsi="Times New Roman" w:cs="Times New Roman"/>
          <w:noProof/>
          <w:sz w:val="24"/>
          <w:szCs w:val="24"/>
        </w:rPr>
        <w:t>Eka, R. (2018). Gambaran Persaingan Bisnis Digital di Empat Sektor Terpopuler di Indonesia. Retrieved March 14, 2019, from https://dailysocial.id/post</w:t>
      </w:r>
      <w:r>
        <w:rPr>
          <w:rFonts w:ascii="Times New Roman" w:hAnsi="Times New Roman" w:cs="Times New Roman"/>
          <w:noProof/>
          <w:sz w:val="24"/>
          <w:szCs w:val="24"/>
        </w:rPr>
        <w:t>/persaingan-bisnis-digital-2018</w:t>
      </w:r>
    </w:p>
    <w:p w:rsidR="006F1317" w:rsidRPr="009E660D" w:rsidRDefault="006F1317" w:rsidP="00BF1DF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E660D">
        <w:rPr>
          <w:rFonts w:ascii="Times New Roman" w:hAnsi="Times New Roman" w:cs="Times New Roman"/>
          <w:noProof/>
          <w:sz w:val="24"/>
          <w:szCs w:val="24"/>
        </w:rPr>
        <w:t>Shopee. Retrieved March 13, 2019, from https://id.wikipedia.org/wiki/Shopee</w:t>
      </w:r>
    </w:p>
    <w:p w:rsidR="00022961" w:rsidRPr="00067981" w:rsidRDefault="006F1317" w:rsidP="00067981">
      <w:pPr>
        <w:pStyle w:val="Heading1"/>
        <w:rPr>
          <w:sz w:val="24"/>
          <w:szCs w:val="24"/>
        </w:rPr>
      </w:pPr>
      <w:r w:rsidRPr="009E660D">
        <w:rPr>
          <w:sz w:val="24"/>
          <w:szCs w:val="24"/>
        </w:rPr>
        <w:fldChar w:fldCharType="end"/>
      </w:r>
    </w:p>
    <w:sectPr w:rsidR="00022961" w:rsidRPr="00067981" w:rsidSect="00BA35A3">
      <w:footerReference w:type="default" r:id="rId8"/>
      <w:pgSz w:w="12240" w:h="15840"/>
      <w:pgMar w:top="1411" w:right="1411" w:bottom="1411" w:left="1699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C0CF1" w:rsidRDefault="00AC0CF1">
      <w:pPr>
        <w:spacing w:after="0" w:line="240" w:lineRule="auto"/>
      </w:pPr>
      <w:r>
        <w:separator/>
      </w:r>
    </w:p>
  </w:endnote>
  <w:endnote w:type="continuationSeparator" w:id="0">
    <w:p w:rsidR="00AC0CF1" w:rsidRDefault="00AC0C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9064018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60D65" w:rsidRDefault="00560D6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67981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560D65" w:rsidRDefault="00560D65" w:rsidP="004D537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C0CF1" w:rsidRDefault="00AC0CF1">
      <w:pPr>
        <w:spacing w:after="0" w:line="240" w:lineRule="auto"/>
      </w:pPr>
      <w:r>
        <w:separator/>
      </w:r>
    </w:p>
  </w:footnote>
  <w:footnote w:type="continuationSeparator" w:id="0">
    <w:p w:rsidR="00AC0CF1" w:rsidRDefault="00AC0CF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376A38"/>
    <w:multiLevelType w:val="hybridMultilevel"/>
    <w:tmpl w:val="AD226DDC"/>
    <w:lvl w:ilvl="0" w:tplc="78FCC6A6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F82D06"/>
    <w:multiLevelType w:val="multilevel"/>
    <w:tmpl w:val="CB667FF2"/>
    <w:lvl w:ilvl="0">
      <w:start w:val="1"/>
      <w:numFmt w:val="decimal"/>
      <w:lvlText w:val="(%1) "/>
      <w:lvlJc w:val="left"/>
      <w:pPr>
        <w:ind w:left="-245" w:hanging="360"/>
      </w:pPr>
      <w:rPr>
        <w:rFonts w:hint="default"/>
        <w:color w:val="auto"/>
      </w:rPr>
    </w:lvl>
    <w:lvl w:ilvl="1">
      <w:start w:val="1"/>
      <w:numFmt w:val="lowerLetter"/>
      <w:lvlText w:val="%2."/>
      <w:lvlJc w:val="left"/>
      <w:pPr>
        <w:ind w:left="475" w:hanging="360"/>
      </w:pPr>
    </w:lvl>
    <w:lvl w:ilvl="2">
      <w:start w:val="1"/>
      <w:numFmt w:val="lowerRoman"/>
      <w:lvlText w:val="%3."/>
      <w:lvlJc w:val="right"/>
      <w:pPr>
        <w:ind w:left="1195" w:hanging="180"/>
      </w:pPr>
    </w:lvl>
    <w:lvl w:ilvl="3">
      <w:start w:val="1"/>
      <w:numFmt w:val="decimal"/>
      <w:lvlText w:val="%4."/>
      <w:lvlJc w:val="left"/>
      <w:pPr>
        <w:ind w:left="1915" w:hanging="360"/>
      </w:pPr>
    </w:lvl>
    <w:lvl w:ilvl="4">
      <w:start w:val="1"/>
      <w:numFmt w:val="lowerLetter"/>
      <w:lvlText w:val="%5."/>
      <w:lvlJc w:val="left"/>
      <w:pPr>
        <w:ind w:left="2635" w:hanging="360"/>
      </w:pPr>
    </w:lvl>
    <w:lvl w:ilvl="5">
      <w:start w:val="1"/>
      <w:numFmt w:val="lowerRoman"/>
      <w:lvlText w:val="%6."/>
      <w:lvlJc w:val="right"/>
      <w:pPr>
        <w:ind w:left="3355" w:hanging="180"/>
      </w:pPr>
    </w:lvl>
    <w:lvl w:ilvl="6">
      <w:start w:val="1"/>
      <w:numFmt w:val="decimal"/>
      <w:lvlText w:val="%7."/>
      <w:lvlJc w:val="left"/>
      <w:pPr>
        <w:ind w:left="4075" w:hanging="360"/>
      </w:pPr>
    </w:lvl>
    <w:lvl w:ilvl="7">
      <w:start w:val="1"/>
      <w:numFmt w:val="lowerLetter"/>
      <w:lvlText w:val="%8."/>
      <w:lvlJc w:val="left"/>
      <w:pPr>
        <w:ind w:left="4795" w:hanging="360"/>
      </w:pPr>
    </w:lvl>
    <w:lvl w:ilvl="8">
      <w:start w:val="1"/>
      <w:numFmt w:val="lowerRoman"/>
      <w:lvlText w:val="%9."/>
      <w:lvlJc w:val="right"/>
      <w:pPr>
        <w:ind w:left="5515" w:hanging="180"/>
      </w:pPr>
    </w:lvl>
  </w:abstractNum>
  <w:abstractNum w:abstractNumId="2">
    <w:nsid w:val="06FF23DD"/>
    <w:multiLevelType w:val="hybridMultilevel"/>
    <w:tmpl w:val="D464B3DE"/>
    <w:lvl w:ilvl="0" w:tplc="BAFE4B02">
      <w:start w:val="1"/>
      <w:numFmt w:val="upperLetter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3">
    <w:nsid w:val="0923249E"/>
    <w:multiLevelType w:val="hybridMultilevel"/>
    <w:tmpl w:val="74B82D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A7737B8"/>
    <w:multiLevelType w:val="multilevel"/>
    <w:tmpl w:val="0A7737B8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E24387C"/>
    <w:multiLevelType w:val="hybridMultilevel"/>
    <w:tmpl w:val="3FE8FC7E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911C60B8">
      <w:start w:val="1"/>
      <w:numFmt w:val="decimal"/>
      <w:lvlText w:val="%2."/>
      <w:lvlJc w:val="left"/>
      <w:pPr>
        <w:ind w:left="720" w:hanging="360"/>
      </w:pPr>
      <w:rPr>
        <w:rFonts w:hint="default"/>
        <w:b/>
        <w:sz w:val="22"/>
      </w:rPr>
    </w:lvl>
    <w:lvl w:ilvl="2" w:tplc="0409000F">
      <w:start w:val="1"/>
      <w:numFmt w:val="decimal"/>
      <w:lvlText w:val="%3."/>
      <w:lvlJc w:val="left"/>
      <w:pPr>
        <w:ind w:left="2070" w:hanging="180"/>
      </w:pPr>
      <w:rPr>
        <w:rFonts w:hint="default"/>
        <w:sz w:val="22"/>
      </w:rPr>
    </w:lvl>
    <w:lvl w:ilvl="3" w:tplc="10340B7E">
      <w:start w:val="1"/>
      <w:numFmt w:val="lowerLetter"/>
      <w:lvlText w:val="%4."/>
      <w:lvlJc w:val="left"/>
      <w:pPr>
        <w:ind w:left="1070" w:hanging="360"/>
      </w:pPr>
      <w:rPr>
        <w:rFonts w:hint="default"/>
        <w:b w:val="0"/>
        <w:i w:val="0"/>
        <w:sz w:val="22"/>
      </w:r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0EC851AD"/>
    <w:multiLevelType w:val="hybridMultilevel"/>
    <w:tmpl w:val="3FD2D7DA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112A1FEE"/>
    <w:multiLevelType w:val="hybridMultilevel"/>
    <w:tmpl w:val="F03E40A4"/>
    <w:lvl w:ilvl="0" w:tplc="33E8A5F6">
      <w:start w:val="1"/>
      <w:numFmt w:val="decimal"/>
      <w:lvlText w:val="%1."/>
      <w:lvlJc w:val="left"/>
      <w:pPr>
        <w:ind w:left="720" w:hanging="360"/>
      </w:pPr>
      <w:rPr>
        <w:rFonts w:hint="default"/>
        <w:b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32F2C37"/>
    <w:multiLevelType w:val="hybridMultilevel"/>
    <w:tmpl w:val="DE0E40EA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B50AB0D4">
      <w:start w:val="1"/>
      <w:numFmt w:val="decimal"/>
      <w:lvlText w:val="%2."/>
      <w:lvlJc w:val="left"/>
      <w:pPr>
        <w:ind w:left="720" w:hanging="360"/>
      </w:pPr>
      <w:rPr>
        <w:rFonts w:hint="default"/>
        <w:b w:val="0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148727AD"/>
    <w:multiLevelType w:val="hybridMultilevel"/>
    <w:tmpl w:val="80B06E5A"/>
    <w:lvl w:ilvl="0" w:tplc="AE847C32">
      <w:start w:val="1"/>
      <w:numFmt w:val="decimal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159410B9"/>
    <w:multiLevelType w:val="hybridMultilevel"/>
    <w:tmpl w:val="7D34B9D2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>
    <w:nsid w:val="1713721B"/>
    <w:multiLevelType w:val="hybridMultilevel"/>
    <w:tmpl w:val="8D3223FC"/>
    <w:lvl w:ilvl="0" w:tplc="9F8897FC">
      <w:start w:val="1"/>
      <w:numFmt w:val="decimal"/>
      <w:lvlText w:val="(%1). "/>
      <w:lvlJc w:val="left"/>
      <w:pPr>
        <w:ind w:left="1800" w:hanging="360"/>
      </w:pPr>
      <w:rPr>
        <w:rFonts w:hint="default"/>
      </w:rPr>
    </w:lvl>
    <w:lvl w:ilvl="1" w:tplc="AE847C32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>
    <w:nsid w:val="1747260D"/>
    <w:multiLevelType w:val="hybridMultilevel"/>
    <w:tmpl w:val="EAC64B9A"/>
    <w:lvl w:ilvl="0" w:tplc="5D9A5362">
      <w:start w:val="1"/>
      <w:numFmt w:val="lowerLetter"/>
      <w:lvlText w:val="(%1)"/>
      <w:lvlJc w:val="left"/>
      <w:pPr>
        <w:ind w:left="18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10" w:hanging="360"/>
      </w:pPr>
    </w:lvl>
    <w:lvl w:ilvl="2" w:tplc="0409001B" w:tentative="1">
      <w:start w:val="1"/>
      <w:numFmt w:val="lowerRoman"/>
      <w:lvlText w:val="%3."/>
      <w:lvlJc w:val="right"/>
      <w:pPr>
        <w:ind w:left="3330" w:hanging="180"/>
      </w:pPr>
    </w:lvl>
    <w:lvl w:ilvl="3" w:tplc="0409000F" w:tentative="1">
      <w:start w:val="1"/>
      <w:numFmt w:val="decimal"/>
      <w:lvlText w:val="%4."/>
      <w:lvlJc w:val="left"/>
      <w:pPr>
        <w:ind w:left="4050" w:hanging="360"/>
      </w:pPr>
    </w:lvl>
    <w:lvl w:ilvl="4" w:tplc="04090019" w:tentative="1">
      <w:start w:val="1"/>
      <w:numFmt w:val="lowerLetter"/>
      <w:lvlText w:val="%5."/>
      <w:lvlJc w:val="left"/>
      <w:pPr>
        <w:ind w:left="4770" w:hanging="360"/>
      </w:pPr>
    </w:lvl>
    <w:lvl w:ilvl="5" w:tplc="0409001B" w:tentative="1">
      <w:start w:val="1"/>
      <w:numFmt w:val="lowerRoman"/>
      <w:lvlText w:val="%6."/>
      <w:lvlJc w:val="right"/>
      <w:pPr>
        <w:ind w:left="5490" w:hanging="180"/>
      </w:pPr>
    </w:lvl>
    <w:lvl w:ilvl="6" w:tplc="0409000F" w:tentative="1">
      <w:start w:val="1"/>
      <w:numFmt w:val="decimal"/>
      <w:lvlText w:val="%7."/>
      <w:lvlJc w:val="left"/>
      <w:pPr>
        <w:ind w:left="6210" w:hanging="360"/>
      </w:pPr>
    </w:lvl>
    <w:lvl w:ilvl="7" w:tplc="04090019" w:tentative="1">
      <w:start w:val="1"/>
      <w:numFmt w:val="lowerLetter"/>
      <w:lvlText w:val="%8."/>
      <w:lvlJc w:val="left"/>
      <w:pPr>
        <w:ind w:left="6930" w:hanging="360"/>
      </w:pPr>
    </w:lvl>
    <w:lvl w:ilvl="8" w:tplc="0409001B" w:tentative="1">
      <w:start w:val="1"/>
      <w:numFmt w:val="lowerRoman"/>
      <w:lvlText w:val="%9."/>
      <w:lvlJc w:val="right"/>
      <w:pPr>
        <w:ind w:left="7650" w:hanging="180"/>
      </w:pPr>
    </w:lvl>
  </w:abstractNum>
  <w:abstractNum w:abstractNumId="13">
    <w:nsid w:val="179D136D"/>
    <w:multiLevelType w:val="hybridMultilevel"/>
    <w:tmpl w:val="B44E9808"/>
    <w:lvl w:ilvl="0" w:tplc="83B8BC04">
      <w:start w:val="1"/>
      <w:numFmt w:val="lowerLetter"/>
      <w:lvlText w:val="%1."/>
      <w:lvlJc w:val="left"/>
      <w:pPr>
        <w:ind w:left="108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1DDB1870"/>
    <w:multiLevelType w:val="hybridMultilevel"/>
    <w:tmpl w:val="4D960AB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2200181E"/>
    <w:multiLevelType w:val="hybridMultilevel"/>
    <w:tmpl w:val="C30C52B2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27D2694D"/>
    <w:multiLevelType w:val="multilevel"/>
    <w:tmpl w:val="59D82862"/>
    <w:lvl w:ilvl="0">
      <w:start w:val="1"/>
      <w:numFmt w:val="decimal"/>
      <w:lvlText w:val="%1."/>
      <w:lvlJc w:val="left"/>
      <w:pPr>
        <w:ind w:left="1429" w:hanging="360"/>
      </w:pPr>
    </w:lvl>
    <w:lvl w:ilvl="1">
      <w:start w:val="1"/>
      <w:numFmt w:val="lowerLetter"/>
      <w:lvlText w:val="%2."/>
      <w:lvlJc w:val="left"/>
      <w:pPr>
        <w:ind w:left="2149" w:hanging="360"/>
      </w:pPr>
    </w:lvl>
    <w:lvl w:ilvl="2">
      <w:start w:val="1"/>
      <w:numFmt w:val="lowerRoman"/>
      <w:lvlText w:val="%3."/>
      <w:lvlJc w:val="right"/>
      <w:pPr>
        <w:ind w:left="2869" w:hanging="180"/>
      </w:pPr>
    </w:lvl>
    <w:lvl w:ilvl="3">
      <w:start w:val="1"/>
      <w:numFmt w:val="decimal"/>
      <w:lvlText w:val="%4."/>
      <w:lvlJc w:val="left"/>
      <w:pPr>
        <w:ind w:left="3589" w:hanging="360"/>
      </w:pPr>
    </w:lvl>
    <w:lvl w:ilvl="4">
      <w:start w:val="1"/>
      <w:numFmt w:val="lowerLetter"/>
      <w:lvlText w:val="%5."/>
      <w:lvlJc w:val="left"/>
      <w:pPr>
        <w:ind w:left="4309" w:hanging="360"/>
      </w:pPr>
    </w:lvl>
    <w:lvl w:ilvl="5">
      <w:start w:val="1"/>
      <w:numFmt w:val="lowerRoman"/>
      <w:lvlText w:val="%6."/>
      <w:lvlJc w:val="right"/>
      <w:pPr>
        <w:ind w:left="5029" w:hanging="180"/>
      </w:pPr>
    </w:lvl>
    <w:lvl w:ilvl="6">
      <w:start w:val="1"/>
      <w:numFmt w:val="decimal"/>
      <w:lvlText w:val="%7."/>
      <w:lvlJc w:val="left"/>
      <w:pPr>
        <w:ind w:left="5749" w:hanging="360"/>
      </w:pPr>
    </w:lvl>
    <w:lvl w:ilvl="7">
      <w:start w:val="1"/>
      <w:numFmt w:val="lowerLetter"/>
      <w:lvlText w:val="%8."/>
      <w:lvlJc w:val="left"/>
      <w:pPr>
        <w:ind w:left="6469" w:hanging="360"/>
      </w:pPr>
    </w:lvl>
    <w:lvl w:ilvl="8">
      <w:start w:val="1"/>
      <w:numFmt w:val="lowerRoman"/>
      <w:lvlText w:val="%9."/>
      <w:lvlJc w:val="right"/>
      <w:pPr>
        <w:ind w:left="7189" w:hanging="180"/>
      </w:pPr>
    </w:lvl>
  </w:abstractNum>
  <w:abstractNum w:abstractNumId="17">
    <w:nsid w:val="2B9075D4"/>
    <w:multiLevelType w:val="hybridMultilevel"/>
    <w:tmpl w:val="42681BEC"/>
    <w:lvl w:ilvl="0" w:tplc="0409000F">
      <w:start w:val="1"/>
      <w:numFmt w:val="decimal"/>
      <w:lvlText w:val="%1.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18">
    <w:nsid w:val="2D820D26"/>
    <w:multiLevelType w:val="hybridMultilevel"/>
    <w:tmpl w:val="1894257A"/>
    <w:lvl w:ilvl="0" w:tplc="EA0EB82E">
      <w:start w:val="1"/>
      <w:numFmt w:val="lowerLetter"/>
      <w:lvlText w:val="%1."/>
      <w:lvlJc w:val="left"/>
      <w:pPr>
        <w:ind w:left="108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338E167A"/>
    <w:multiLevelType w:val="hybridMultilevel"/>
    <w:tmpl w:val="1F6CB734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34FD7E4E"/>
    <w:multiLevelType w:val="multilevel"/>
    <w:tmpl w:val="34FD7E4E"/>
    <w:lvl w:ilvl="0">
      <w:start w:val="1"/>
      <w:numFmt w:val="decimal"/>
      <w:lvlText w:val="%1."/>
      <w:lvlJc w:val="left"/>
      <w:pPr>
        <w:ind w:left="1429" w:hanging="360"/>
      </w:pPr>
    </w:lvl>
    <w:lvl w:ilvl="1">
      <w:start w:val="1"/>
      <w:numFmt w:val="lowerLetter"/>
      <w:lvlText w:val="%2."/>
      <w:lvlJc w:val="left"/>
      <w:pPr>
        <w:ind w:left="2149" w:hanging="360"/>
      </w:pPr>
    </w:lvl>
    <w:lvl w:ilvl="2">
      <w:start w:val="1"/>
      <w:numFmt w:val="lowerRoman"/>
      <w:lvlText w:val="%3."/>
      <w:lvlJc w:val="right"/>
      <w:pPr>
        <w:ind w:left="2869" w:hanging="180"/>
      </w:pPr>
    </w:lvl>
    <w:lvl w:ilvl="3">
      <w:start w:val="1"/>
      <w:numFmt w:val="decimal"/>
      <w:lvlText w:val="%4."/>
      <w:lvlJc w:val="left"/>
      <w:pPr>
        <w:ind w:left="3589" w:hanging="360"/>
      </w:pPr>
    </w:lvl>
    <w:lvl w:ilvl="4">
      <w:start w:val="1"/>
      <w:numFmt w:val="lowerLetter"/>
      <w:lvlText w:val="%5."/>
      <w:lvlJc w:val="left"/>
      <w:pPr>
        <w:ind w:left="4309" w:hanging="360"/>
      </w:pPr>
    </w:lvl>
    <w:lvl w:ilvl="5">
      <w:start w:val="1"/>
      <w:numFmt w:val="lowerRoman"/>
      <w:lvlText w:val="%6."/>
      <w:lvlJc w:val="right"/>
      <w:pPr>
        <w:ind w:left="5029" w:hanging="180"/>
      </w:pPr>
    </w:lvl>
    <w:lvl w:ilvl="6">
      <w:start w:val="1"/>
      <w:numFmt w:val="decimal"/>
      <w:lvlText w:val="%7."/>
      <w:lvlJc w:val="left"/>
      <w:pPr>
        <w:ind w:left="5749" w:hanging="360"/>
      </w:pPr>
    </w:lvl>
    <w:lvl w:ilvl="7">
      <w:start w:val="1"/>
      <w:numFmt w:val="lowerLetter"/>
      <w:lvlText w:val="%8."/>
      <w:lvlJc w:val="left"/>
      <w:pPr>
        <w:ind w:left="6469" w:hanging="360"/>
      </w:pPr>
    </w:lvl>
    <w:lvl w:ilvl="8">
      <w:start w:val="1"/>
      <w:numFmt w:val="lowerRoman"/>
      <w:lvlText w:val="%9."/>
      <w:lvlJc w:val="right"/>
      <w:pPr>
        <w:ind w:left="7189" w:hanging="180"/>
      </w:pPr>
    </w:lvl>
  </w:abstractNum>
  <w:abstractNum w:abstractNumId="21">
    <w:nsid w:val="353E5084"/>
    <w:multiLevelType w:val="hybridMultilevel"/>
    <w:tmpl w:val="979E230A"/>
    <w:lvl w:ilvl="0" w:tplc="E47641F0">
      <w:start w:val="1"/>
      <w:numFmt w:val="decimal"/>
      <w:lvlText w:val="%1."/>
      <w:lvlJc w:val="left"/>
      <w:pPr>
        <w:ind w:left="81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22">
    <w:nsid w:val="36326AFE"/>
    <w:multiLevelType w:val="hybridMultilevel"/>
    <w:tmpl w:val="BADACA06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>
    <w:nsid w:val="3B671BA4"/>
    <w:multiLevelType w:val="hybridMultilevel"/>
    <w:tmpl w:val="3D00ABF4"/>
    <w:lvl w:ilvl="0" w:tplc="743CADBC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3DC731B6"/>
    <w:multiLevelType w:val="hybridMultilevel"/>
    <w:tmpl w:val="85046386"/>
    <w:lvl w:ilvl="0" w:tplc="85023F8E">
      <w:start w:val="1"/>
      <w:numFmt w:val="lowerLetter"/>
      <w:lvlText w:val="%1."/>
      <w:lvlJc w:val="left"/>
      <w:pPr>
        <w:ind w:left="108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42993215"/>
    <w:multiLevelType w:val="hybridMultilevel"/>
    <w:tmpl w:val="212E2E32"/>
    <w:lvl w:ilvl="0" w:tplc="91B0BA8A">
      <w:start w:val="1"/>
      <w:numFmt w:val="decimal"/>
      <w:lvlText w:val="(%1)"/>
      <w:lvlJc w:val="center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26">
    <w:nsid w:val="45FD4F9B"/>
    <w:multiLevelType w:val="hybridMultilevel"/>
    <w:tmpl w:val="83E0940E"/>
    <w:lvl w:ilvl="0" w:tplc="91B0BA8A">
      <w:start w:val="1"/>
      <w:numFmt w:val="decimal"/>
      <w:lvlText w:val="(%1)"/>
      <w:lvlJc w:val="center"/>
      <w:pPr>
        <w:ind w:left="15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27">
    <w:nsid w:val="4AF61166"/>
    <w:multiLevelType w:val="hybridMultilevel"/>
    <w:tmpl w:val="D5E2D45E"/>
    <w:lvl w:ilvl="0" w:tplc="2FC8823E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B2B68496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4C673EC5"/>
    <w:multiLevelType w:val="hybridMultilevel"/>
    <w:tmpl w:val="DAD48CE8"/>
    <w:lvl w:ilvl="0" w:tplc="478E8CDC">
      <w:start w:val="1"/>
      <w:numFmt w:val="decimal"/>
      <w:lvlText w:val="%1."/>
      <w:lvlJc w:val="left"/>
      <w:pPr>
        <w:ind w:left="81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29">
    <w:nsid w:val="4CC96E57"/>
    <w:multiLevelType w:val="hybridMultilevel"/>
    <w:tmpl w:val="6DE442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4E9B4649"/>
    <w:multiLevelType w:val="hybridMultilevel"/>
    <w:tmpl w:val="2556C978"/>
    <w:lvl w:ilvl="0" w:tplc="0409000F">
      <w:start w:val="1"/>
      <w:numFmt w:val="decimal"/>
      <w:lvlText w:val="%1."/>
      <w:lvlJc w:val="left"/>
      <w:pPr>
        <w:ind w:left="2421" w:hanging="360"/>
      </w:pPr>
    </w:lvl>
    <w:lvl w:ilvl="1" w:tplc="04090019" w:tentative="1">
      <w:start w:val="1"/>
      <w:numFmt w:val="lowerLetter"/>
      <w:lvlText w:val="%2."/>
      <w:lvlJc w:val="left"/>
      <w:pPr>
        <w:ind w:left="3141" w:hanging="360"/>
      </w:pPr>
    </w:lvl>
    <w:lvl w:ilvl="2" w:tplc="0409001B" w:tentative="1">
      <w:start w:val="1"/>
      <w:numFmt w:val="lowerRoman"/>
      <w:lvlText w:val="%3."/>
      <w:lvlJc w:val="right"/>
      <w:pPr>
        <w:ind w:left="3861" w:hanging="180"/>
      </w:pPr>
    </w:lvl>
    <w:lvl w:ilvl="3" w:tplc="0409000F" w:tentative="1">
      <w:start w:val="1"/>
      <w:numFmt w:val="decimal"/>
      <w:lvlText w:val="%4."/>
      <w:lvlJc w:val="left"/>
      <w:pPr>
        <w:ind w:left="4581" w:hanging="360"/>
      </w:pPr>
    </w:lvl>
    <w:lvl w:ilvl="4" w:tplc="04090019" w:tentative="1">
      <w:start w:val="1"/>
      <w:numFmt w:val="lowerLetter"/>
      <w:lvlText w:val="%5."/>
      <w:lvlJc w:val="left"/>
      <w:pPr>
        <w:ind w:left="5301" w:hanging="360"/>
      </w:pPr>
    </w:lvl>
    <w:lvl w:ilvl="5" w:tplc="0409001B" w:tentative="1">
      <w:start w:val="1"/>
      <w:numFmt w:val="lowerRoman"/>
      <w:lvlText w:val="%6."/>
      <w:lvlJc w:val="right"/>
      <w:pPr>
        <w:ind w:left="6021" w:hanging="180"/>
      </w:pPr>
    </w:lvl>
    <w:lvl w:ilvl="6" w:tplc="0409000F" w:tentative="1">
      <w:start w:val="1"/>
      <w:numFmt w:val="decimal"/>
      <w:lvlText w:val="%7."/>
      <w:lvlJc w:val="left"/>
      <w:pPr>
        <w:ind w:left="6741" w:hanging="360"/>
      </w:pPr>
    </w:lvl>
    <w:lvl w:ilvl="7" w:tplc="04090019" w:tentative="1">
      <w:start w:val="1"/>
      <w:numFmt w:val="lowerLetter"/>
      <w:lvlText w:val="%8."/>
      <w:lvlJc w:val="left"/>
      <w:pPr>
        <w:ind w:left="7461" w:hanging="360"/>
      </w:pPr>
    </w:lvl>
    <w:lvl w:ilvl="8" w:tplc="0409001B" w:tentative="1">
      <w:start w:val="1"/>
      <w:numFmt w:val="lowerRoman"/>
      <w:lvlText w:val="%9."/>
      <w:lvlJc w:val="right"/>
      <w:pPr>
        <w:ind w:left="8181" w:hanging="180"/>
      </w:pPr>
    </w:lvl>
  </w:abstractNum>
  <w:abstractNum w:abstractNumId="31">
    <w:nsid w:val="4F995B80"/>
    <w:multiLevelType w:val="hybridMultilevel"/>
    <w:tmpl w:val="64023EE6"/>
    <w:lvl w:ilvl="0" w:tplc="5CA4924A">
      <w:start w:val="1"/>
      <w:numFmt w:val="decimal"/>
      <w:lvlText w:val="(%1) "/>
      <w:lvlJc w:val="left"/>
      <w:pPr>
        <w:ind w:left="144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2">
    <w:nsid w:val="54877F57"/>
    <w:multiLevelType w:val="hybridMultilevel"/>
    <w:tmpl w:val="543ACFE8"/>
    <w:lvl w:ilvl="0" w:tplc="B142C9DA">
      <w:start w:val="1"/>
      <w:numFmt w:val="decimal"/>
      <w:lvlText w:val="(%1)"/>
      <w:lvlJc w:val="center"/>
      <w:pPr>
        <w:ind w:left="1530" w:hanging="360"/>
      </w:pPr>
      <w:rPr>
        <w:rFonts w:hint="default"/>
        <w:i w:val="0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55CB0C7D"/>
    <w:multiLevelType w:val="hybridMultilevel"/>
    <w:tmpl w:val="9FCCE530"/>
    <w:lvl w:ilvl="0" w:tplc="91B0BA8A">
      <w:start w:val="1"/>
      <w:numFmt w:val="decimal"/>
      <w:lvlText w:val="(%1)"/>
      <w:lvlJc w:val="center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34">
    <w:nsid w:val="565E14BF"/>
    <w:multiLevelType w:val="hybridMultilevel"/>
    <w:tmpl w:val="456E0A70"/>
    <w:lvl w:ilvl="0" w:tplc="91B0BA8A">
      <w:start w:val="1"/>
      <w:numFmt w:val="decimal"/>
      <w:lvlText w:val="(%1)"/>
      <w:lvlJc w:val="center"/>
      <w:pPr>
        <w:ind w:left="1530" w:hanging="360"/>
      </w:pPr>
      <w:rPr>
        <w:rFonts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2250" w:hanging="360"/>
      </w:pPr>
    </w:lvl>
    <w:lvl w:ilvl="2" w:tplc="0409001B" w:tentative="1">
      <w:start w:val="1"/>
      <w:numFmt w:val="lowerRoman"/>
      <w:lvlText w:val="%3."/>
      <w:lvlJc w:val="right"/>
      <w:pPr>
        <w:ind w:left="2970" w:hanging="180"/>
      </w:pPr>
    </w:lvl>
    <w:lvl w:ilvl="3" w:tplc="0409000F" w:tentative="1">
      <w:start w:val="1"/>
      <w:numFmt w:val="decimal"/>
      <w:lvlText w:val="%4."/>
      <w:lvlJc w:val="left"/>
      <w:pPr>
        <w:ind w:left="3690" w:hanging="360"/>
      </w:pPr>
    </w:lvl>
    <w:lvl w:ilvl="4" w:tplc="04090019" w:tentative="1">
      <w:start w:val="1"/>
      <w:numFmt w:val="lowerLetter"/>
      <w:lvlText w:val="%5."/>
      <w:lvlJc w:val="left"/>
      <w:pPr>
        <w:ind w:left="4410" w:hanging="360"/>
      </w:pPr>
    </w:lvl>
    <w:lvl w:ilvl="5" w:tplc="0409001B" w:tentative="1">
      <w:start w:val="1"/>
      <w:numFmt w:val="lowerRoman"/>
      <w:lvlText w:val="%6."/>
      <w:lvlJc w:val="right"/>
      <w:pPr>
        <w:ind w:left="5130" w:hanging="180"/>
      </w:pPr>
    </w:lvl>
    <w:lvl w:ilvl="6" w:tplc="0409000F" w:tentative="1">
      <w:start w:val="1"/>
      <w:numFmt w:val="decimal"/>
      <w:lvlText w:val="%7."/>
      <w:lvlJc w:val="left"/>
      <w:pPr>
        <w:ind w:left="5850" w:hanging="360"/>
      </w:pPr>
    </w:lvl>
    <w:lvl w:ilvl="7" w:tplc="04090019" w:tentative="1">
      <w:start w:val="1"/>
      <w:numFmt w:val="lowerLetter"/>
      <w:lvlText w:val="%8."/>
      <w:lvlJc w:val="left"/>
      <w:pPr>
        <w:ind w:left="6570" w:hanging="360"/>
      </w:pPr>
    </w:lvl>
    <w:lvl w:ilvl="8" w:tplc="0409001B" w:tentative="1">
      <w:start w:val="1"/>
      <w:numFmt w:val="lowerRoman"/>
      <w:lvlText w:val="%9."/>
      <w:lvlJc w:val="right"/>
      <w:pPr>
        <w:ind w:left="7290" w:hanging="180"/>
      </w:pPr>
    </w:lvl>
  </w:abstractNum>
  <w:abstractNum w:abstractNumId="35">
    <w:nsid w:val="5CBE2A39"/>
    <w:multiLevelType w:val="hybridMultilevel"/>
    <w:tmpl w:val="FA5EA8EC"/>
    <w:lvl w:ilvl="0" w:tplc="EA0EB82E">
      <w:start w:val="1"/>
      <w:numFmt w:val="lowerLetter"/>
      <w:lvlText w:val="%1."/>
      <w:lvlJc w:val="left"/>
      <w:pPr>
        <w:ind w:left="108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>
    <w:nsid w:val="5EAB0ECF"/>
    <w:multiLevelType w:val="hybridMultilevel"/>
    <w:tmpl w:val="76BC9DC0"/>
    <w:lvl w:ilvl="0" w:tplc="6C4C21E6">
      <w:start w:val="1"/>
      <w:numFmt w:val="upperLetter"/>
      <w:lvlText w:val="%1."/>
      <w:lvlJc w:val="left"/>
      <w:pPr>
        <w:ind w:left="360" w:hanging="360"/>
      </w:pPr>
      <w:rPr>
        <w:b/>
      </w:rPr>
    </w:lvl>
    <w:lvl w:ilvl="1" w:tplc="26226CDC">
      <w:start w:val="1"/>
      <w:numFmt w:val="decimal"/>
      <w:lvlText w:val="%2."/>
      <w:lvlJc w:val="left"/>
      <w:pPr>
        <w:ind w:left="720" w:hanging="360"/>
      </w:pPr>
      <w:rPr>
        <w:rFonts w:hint="default"/>
        <w:b w:val="0"/>
        <w:sz w:val="22"/>
      </w:rPr>
    </w:lvl>
    <w:lvl w:ilvl="2" w:tplc="0409000F">
      <w:start w:val="1"/>
      <w:numFmt w:val="decimal"/>
      <w:lvlText w:val="%3."/>
      <w:lvlJc w:val="left"/>
      <w:pPr>
        <w:ind w:left="2070" w:hanging="180"/>
      </w:pPr>
      <w:rPr>
        <w:rFonts w:hint="default"/>
        <w:sz w:val="22"/>
      </w:rPr>
    </w:lvl>
    <w:lvl w:ilvl="3" w:tplc="48544EE6">
      <w:start w:val="1"/>
      <w:numFmt w:val="lowerLetter"/>
      <w:lvlText w:val="%4."/>
      <w:lvlJc w:val="left"/>
      <w:pPr>
        <w:ind w:left="1080" w:hanging="360"/>
      </w:pPr>
      <w:rPr>
        <w:rFonts w:hint="default"/>
        <w:b w:val="0"/>
        <w:i w:val="0"/>
        <w:sz w:val="22"/>
      </w:r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7">
    <w:nsid w:val="5FF451D4"/>
    <w:multiLevelType w:val="hybridMultilevel"/>
    <w:tmpl w:val="6834FD22"/>
    <w:lvl w:ilvl="0" w:tplc="E856DD6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01856CE"/>
    <w:multiLevelType w:val="hybridMultilevel"/>
    <w:tmpl w:val="14FE97F2"/>
    <w:lvl w:ilvl="0" w:tplc="6B4CAFE8">
      <w:start w:val="1"/>
      <w:numFmt w:val="lowerLetter"/>
      <w:lvlText w:val="%1."/>
      <w:lvlJc w:val="left"/>
      <w:pPr>
        <w:ind w:left="108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9">
    <w:nsid w:val="660E7F0C"/>
    <w:multiLevelType w:val="hybridMultilevel"/>
    <w:tmpl w:val="9DBEF4BA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>
    <w:nsid w:val="689F58DA"/>
    <w:multiLevelType w:val="hybridMultilevel"/>
    <w:tmpl w:val="6B7E2D2E"/>
    <w:lvl w:ilvl="0" w:tplc="04090015">
      <w:start w:val="1"/>
      <w:numFmt w:val="upperLetter"/>
      <w:lvlText w:val="%1."/>
      <w:lvlJc w:val="left"/>
      <w:pPr>
        <w:ind w:left="1800" w:hanging="360"/>
      </w:pPr>
      <w:rPr>
        <w:rFonts w:hint="default"/>
      </w:rPr>
    </w:lvl>
    <w:lvl w:ilvl="1" w:tplc="29E80CC0">
      <w:start w:val="1"/>
      <w:numFmt w:val="upperLetter"/>
      <w:lvlText w:val="%2."/>
      <w:lvlJc w:val="left"/>
      <w:pPr>
        <w:ind w:left="360" w:hanging="360"/>
      </w:pPr>
      <w:rPr>
        <w:rFonts w:hint="default"/>
        <w:b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>
    <w:nsid w:val="6993076A"/>
    <w:multiLevelType w:val="hybridMultilevel"/>
    <w:tmpl w:val="516C28A2"/>
    <w:lvl w:ilvl="0" w:tplc="91B0BA8A">
      <w:start w:val="1"/>
      <w:numFmt w:val="decimal"/>
      <w:lvlText w:val="(%1)"/>
      <w:lvlJc w:val="center"/>
      <w:pPr>
        <w:ind w:left="15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90" w:hanging="360"/>
      </w:pPr>
    </w:lvl>
    <w:lvl w:ilvl="2" w:tplc="0409001B" w:tentative="1">
      <w:start w:val="1"/>
      <w:numFmt w:val="lowerRoman"/>
      <w:lvlText w:val="%3."/>
      <w:lvlJc w:val="right"/>
      <w:pPr>
        <w:ind w:left="3010" w:hanging="180"/>
      </w:pPr>
    </w:lvl>
    <w:lvl w:ilvl="3" w:tplc="0409000F" w:tentative="1">
      <w:start w:val="1"/>
      <w:numFmt w:val="decimal"/>
      <w:lvlText w:val="%4."/>
      <w:lvlJc w:val="left"/>
      <w:pPr>
        <w:ind w:left="3730" w:hanging="360"/>
      </w:pPr>
    </w:lvl>
    <w:lvl w:ilvl="4" w:tplc="04090019" w:tentative="1">
      <w:start w:val="1"/>
      <w:numFmt w:val="lowerLetter"/>
      <w:lvlText w:val="%5."/>
      <w:lvlJc w:val="left"/>
      <w:pPr>
        <w:ind w:left="4450" w:hanging="360"/>
      </w:pPr>
    </w:lvl>
    <w:lvl w:ilvl="5" w:tplc="0409001B" w:tentative="1">
      <w:start w:val="1"/>
      <w:numFmt w:val="lowerRoman"/>
      <w:lvlText w:val="%6."/>
      <w:lvlJc w:val="right"/>
      <w:pPr>
        <w:ind w:left="5170" w:hanging="180"/>
      </w:pPr>
    </w:lvl>
    <w:lvl w:ilvl="6" w:tplc="0409000F" w:tentative="1">
      <w:start w:val="1"/>
      <w:numFmt w:val="decimal"/>
      <w:lvlText w:val="%7."/>
      <w:lvlJc w:val="left"/>
      <w:pPr>
        <w:ind w:left="5890" w:hanging="360"/>
      </w:pPr>
    </w:lvl>
    <w:lvl w:ilvl="7" w:tplc="04090019" w:tentative="1">
      <w:start w:val="1"/>
      <w:numFmt w:val="lowerLetter"/>
      <w:lvlText w:val="%8."/>
      <w:lvlJc w:val="left"/>
      <w:pPr>
        <w:ind w:left="6610" w:hanging="360"/>
      </w:pPr>
    </w:lvl>
    <w:lvl w:ilvl="8" w:tplc="0409001B" w:tentative="1">
      <w:start w:val="1"/>
      <w:numFmt w:val="lowerRoman"/>
      <w:lvlText w:val="%9."/>
      <w:lvlJc w:val="right"/>
      <w:pPr>
        <w:ind w:left="7330" w:hanging="180"/>
      </w:pPr>
    </w:lvl>
  </w:abstractNum>
  <w:abstractNum w:abstractNumId="42">
    <w:nsid w:val="6CAC54AB"/>
    <w:multiLevelType w:val="multilevel"/>
    <w:tmpl w:val="6CAC54AB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3">
    <w:nsid w:val="6EC3767F"/>
    <w:multiLevelType w:val="hybridMultilevel"/>
    <w:tmpl w:val="E3FE472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5">
      <w:start w:val="1"/>
      <w:numFmt w:val="upp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6F0031C7"/>
    <w:multiLevelType w:val="hybridMultilevel"/>
    <w:tmpl w:val="A538FAD4"/>
    <w:lvl w:ilvl="0" w:tplc="91B0BA8A">
      <w:start w:val="1"/>
      <w:numFmt w:val="decimal"/>
      <w:lvlText w:val="(%1)"/>
      <w:lvlJc w:val="center"/>
      <w:pPr>
        <w:ind w:left="1170" w:hanging="360"/>
      </w:pPr>
      <w:rPr>
        <w:rFonts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45">
    <w:nsid w:val="6F310021"/>
    <w:multiLevelType w:val="hybridMultilevel"/>
    <w:tmpl w:val="5BDA20FC"/>
    <w:lvl w:ilvl="0" w:tplc="0409000F">
      <w:start w:val="1"/>
      <w:numFmt w:val="decimal"/>
      <w:lvlText w:val="%1.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46">
    <w:nsid w:val="74BD5915"/>
    <w:multiLevelType w:val="hybridMultilevel"/>
    <w:tmpl w:val="C8D40C28"/>
    <w:lvl w:ilvl="0" w:tplc="91B0BA8A">
      <w:start w:val="1"/>
      <w:numFmt w:val="decimal"/>
      <w:lvlText w:val="(%1)"/>
      <w:lvlJc w:val="center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47">
    <w:nsid w:val="7DC37FAF"/>
    <w:multiLevelType w:val="hybridMultilevel"/>
    <w:tmpl w:val="74A8BE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36"/>
  </w:num>
  <w:num w:numId="3">
    <w:abstractNumId w:val="47"/>
  </w:num>
  <w:num w:numId="4">
    <w:abstractNumId w:val="40"/>
  </w:num>
  <w:num w:numId="5">
    <w:abstractNumId w:val="34"/>
  </w:num>
  <w:num w:numId="6">
    <w:abstractNumId w:val="3"/>
  </w:num>
  <w:num w:numId="7">
    <w:abstractNumId w:val="29"/>
  </w:num>
  <w:num w:numId="8">
    <w:abstractNumId w:val="37"/>
  </w:num>
  <w:num w:numId="9">
    <w:abstractNumId w:val="9"/>
  </w:num>
  <w:num w:numId="10">
    <w:abstractNumId w:val="11"/>
  </w:num>
  <w:num w:numId="11">
    <w:abstractNumId w:val="32"/>
  </w:num>
  <w:num w:numId="12">
    <w:abstractNumId w:val="42"/>
  </w:num>
  <w:num w:numId="13">
    <w:abstractNumId w:val="0"/>
  </w:num>
  <w:num w:numId="14">
    <w:abstractNumId w:val="23"/>
  </w:num>
  <w:num w:numId="15">
    <w:abstractNumId w:val="5"/>
  </w:num>
  <w:num w:numId="16">
    <w:abstractNumId w:val="1"/>
  </w:num>
  <w:num w:numId="17">
    <w:abstractNumId w:val="31"/>
  </w:num>
  <w:num w:numId="18">
    <w:abstractNumId w:val="46"/>
  </w:num>
  <w:num w:numId="19">
    <w:abstractNumId w:val="33"/>
  </w:num>
  <w:num w:numId="20">
    <w:abstractNumId w:val="44"/>
  </w:num>
  <w:num w:numId="21">
    <w:abstractNumId w:val="22"/>
  </w:num>
  <w:num w:numId="22">
    <w:abstractNumId w:val="25"/>
  </w:num>
  <w:num w:numId="23">
    <w:abstractNumId w:val="26"/>
  </w:num>
  <w:num w:numId="24">
    <w:abstractNumId w:val="12"/>
  </w:num>
  <w:num w:numId="25">
    <w:abstractNumId w:val="2"/>
  </w:num>
  <w:num w:numId="26">
    <w:abstractNumId w:val="7"/>
  </w:num>
  <w:num w:numId="27">
    <w:abstractNumId w:val="24"/>
  </w:num>
  <w:num w:numId="28">
    <w:abstractNumId w:val="39"/>
  </w:num>
  <w:num w:numId="29">
    <w:abstractNumId w:val="18"/>
  </w:num>
  <w:num w:numId="30">
    <w:abstractNumId w:val="13"/>
  </w:num>
  <w:num w:numId="31">
    <w:abstractNumId w:val="16"/>
  </w:num>
  <w:num w:numId="32">
    <w:abstractNumId w:val="35"/>
  </w:num>
  <w:num w:numId="33">
    <w:abstractNumId w:val="41"/>
  </w:num>
  <w:num w:numId="34">
    <w:abstractNumId w:val="21"/>
  </w:num>
  <w:num w:numId="35">
    <w:abstractNumId w:val="4"/>
  </w:num>
  <w:num w:numId="36">
    <w:abstractNumId w:val="20"/>
  </w:num>
  <w:num w:numId="37">
    <w:abstractNumId w:val="28"/>
  </w:num>
  <w:num w:numId="38">
    <w:abstractNumId w:val="14"/>
  </w:num>
  <w:num w:numId="39">
    <w:abstractNumId w:val="10"/>
  </w:num>
  <w:num w:numId="40">
    <w:abstractNumId w:val="27"/>
  </w:num>
  <w:num w:numId="41">
    <w:abstractNumId w:val="19"/>
  </w:num>
  <w:num w:numId="42">
    <w:abstractNumId w:val="38"/>
  </w:num>
  <w:num w:numId="43">
    <w:abstractNumId w:val="15"/>
  </w:num>
  <w:num w:numId="44">
    <w:abstractNumId w:val="6"/>
  </w:num>
  <w:num w:numId="45">
    <w:abstractNumId w:val="43"/>
  </w:num>
  <w:num w:numId="46">
    <w:abstractNumId w:val="45"/>
  </w:num>
  <w:num w:numId="47">
    <w:abstractNumId w:val="30"/>
  </w:num>
  <w:num w:numId="48">
    <w:abstractNumId w:val="17"/>
  </w:num>
  <w:numIdMacAtCleanup w:val="4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51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7537D"/>
    <w:rsid w:val="00002976"/>
    <w:rsid w:val="0000561D"/>
    <w:rsid w:val="00017D02"/>
    <w:rsid w:val="00020CE8"/>
    <w:rsid w:val="00020E55"/>
    <w:rsid w:val="00021369"/>
    <w:rsid w:val="00022961"/>
    <w:rsid w:val="00030F8E"/>
    <w:rsid w:val="0003256C"/>
    <w:rsid w:val="00040EE4"/>
    <w:rsid w:val="0005476D"/>
    <w:rsid w:val="000604A3"/>
    <w:rsid w:val="00067981"/>
    <w:rsid w:val="00073849"/>
    <w:rsid w:val="00090BE5"/>
    <w:rsid w:val="000A1DED"/>
    <w:rsid w:val="000A5428"/>
    <w:rsid w:val="000A7280"/>
    <w:rsid w:val="000B2763"/>
    <w:rsid w:val="000C2101"/>
    <w:rsid w:val="000C3970"/>
    <w:rsid w:val="000D0EA7"/>
    <w:rsid w:val="000D76FC"/>
    <w:rsid w:val="000E1F3B"/>
    <w:rsid w:val="000E40CF"/>
    <w:rsid w:val="000F40B9"/>
    <w:rsid w:val="00102B60"/>
    <w:rsid w:val="0010374B"/>
    <w:rsid w:val="00103D66"/>
    <w:rsid w:val="00137456"/>
    <w:rsid w:val="001412A3"/>
    <w:rsid w:val="00145246"/>
    <w:rsid w:val="001463F9"/>
    <w:rsid w:val="00151215"/>
    <w:rsid w:val="0016386A"/>
    <w:rsid w:val="001758EB"/>
    <w:rsid w:val="001818D4"/>
    <w:rsid w:val="00192D48"/>
    <w:rsid w:val="00194966"/>
    <w:rsid w:val="0019533B"/>
    <w:rsid w:val="001A1616"/>
    <w:rsid w:val="001B04E0"/>
    <w:rsid w:val="001B14AF"/>
    <w:rsid w:val="001B1E39"/>
    <w:rsid w:val="001B3E59"/>
    <w:rsid w:val="001C303F"/>
    <w:rsid w:val="001C4028"/>
    <w:rsid w:val="001C4419"/>
    <w:rsid w:val="001C63AD"/>
    <w:rsid w:val="001C70BA"/>
    <w:rsid w:val="001D0FAF"/>
    <w:rsid w:val="001D25BB"/>
    <w:rsid w:val="001D5199"/>
    <w:rsid w:val="001E334F"/>
    <w:rsid w:val="001E6517"/>
    <w:rsid w:val="001F0A19"/>
    <w:rsid w:val="001F2E96"/>
    <w:rsid w:val="001F6BA4"/>
    <w:rsid w:val="00213EE1"/>
    <w:rsid w:val="00232C98"/>
    <w:rsid w:val="00251D30"/>
    <w:rsid w:val="00262E3F"/>
    <w:rsid w:val="00267AFC"/>
    <w:rsid w:val="0027198F"/>
    <w:rsid w:val="0027537D"/>
    <w:rsid w:val="0028217C"/>
    <w:rsid w:val="00283092"/>
    <w:rsid w:val="00287AE1"/>
    <w:rsid w:val="0029252B"/>
    <w:rsid w:val="00295530"/>
    <w:rsid w:val="002A117F"/>
    <w:rsid w:val="002A6AA5"/>
    <w:rsid w:val="002B0573"/>
    <w:rsid w:val="002B0DFC"/>
    <w:rsid w:val="002B353D"/>
    <w:rsid w:val="002B3D2F"/>
    <w:rsid w:val="002C1178"/>
    <w:rsid w:val="002C2F7C"/>
    <w:rsid w:val="002C364F"/>
    <w:rsid w:val="002C6409"/>
    <w:rsid w:val="002D09B9"/>
    <w:rsid w:val="002D3C0E"/>
    <w:rsid w:val="002E11AD"/>
    <w:rsid w:val="002F26B6"/>
    <w:rsid w:val="002F469B"/>
    <w:rsid w:val="002F46EC"/>
    <w:rsid w:val="003000A5"/>
    <w:rsid w:val="00314313"/>
    <w:rsid w:val="00316D62"/>
    <w:rsid w:val="00321153"/>
    <w:rsid w:val="003237A8"/>
    <w:rsid w:val="003251D0"/>
    <w:rsid w:val="003260DC"/>
    <w:rsid w:val="003265A0"/>
    <w:rsid w:val="003347C6"/>
    <w:rsid w:val="00336794"/>
    <w:rsid w:val="0034170F"/>
    <w:rsid w:val="00352CF6"/>
    <w:rsid w:val="00352F63"/>
    <w:rsid w:val="00356243"/>
    <w:rsid w:val="003562B2"/>
    <w:rsid w:val="00377A83"/>
    <w:rsid w:val="00382EF7"/>
    <w:rsid w:val="003830B0"/>
    <w:rsid w:val="00387DC3"/>
    <w:rsid w:val="00390D5C"/>
    <w:rsid w:val="00393B36"/>
    <w:rsid w:val="0039436F"/>
    <w:rsid w:val="003B33B5"/>
    <w:rsid w:val="003B5CEA"/>
    <w:rsid w:val="003D30F5"/>
    <w:rsid w:val="003E6159"/>
    <w:rsid w:val="003E643E"/>
    <w:rsid w:val="003E6F03"/>
    <w:rsid w:val="003E6F71"/>
    <w:rsid w:val="003F1A6D"/>
    <w:rsid w:val="003F559E"/>
    <w:rsid w:val="003F733A"/>
    <w:rsid w:val="003F789E"/>
    <w:rsid w:val="004009F6"/>
    <w:rsid w:val="00401170"/>
    <w:rsid w:val="004210D6"/>
    <w:rsid w:val="00433FBD"/>
    <w:rsid w:val="004366C3"/>
    <w:rsid w:val="0043752D"/>
    <w:rsid w:val="004518F0"/>
    <w:rsid w:val="00452E87"/>
    <w:rsid w:val="00453CBC"/>
    <w:rsid w:val="0046760D"/>
    <w:rsid w:val="004733C7"/>
    <w:rsid w:val="004762B9"/>
    <w:rsid w:val="0048238D"/>
    <w:rsid w:val="00483320"/>
    <w:rsid w:val="0048337C"/>
    <w:rsid w:val="0048456E"/>
    <w:rsid w:val="00485085"/>
    <w:rsid w:val="004865BE"/>
    <w:rsid w:val="00487C59"/>
    <w:rsid w:val="00495948"/>
    <w:rsid w:val="004A0454"/>
    <w:rsid w:val="004A7051"/>
    <w:rsid w:val="004C0891"/>
    <w:rsid w:val="004C3D54"/>
    <w:rsid w:val="004D5379"/>
    <w:rsid w:val="004E04EE"/>
    <w:rsid w:val="004E4671"/>
    <w:rsid w:val="004E67EA"/>
    <w:rsid w:val="004F0F79"/>
    <w:rsid w:val="004F39ED"/>
    <w:rsid w:val="004F78D6"/>
    <w:rsid w:val="005010DB"/>
    <w:rsid w:val="00511712"/>
    <w:rsid w:val="005153CB"/>
    <w:rsid w:val="00516090"/>
    <w:rsid w:val="00516C3E"/>
    <w:rsid w:val="005207DF"/>
    <w:rsid w:val="0052383C"/>
    <w:rsid w:val="00524DA0"/>
    <w:rsid w:val="00524DC6"/>
    <w:rsid w:val="00532813"/>
    <w:rsid w:val="00542B8E"/>
    <w:rsid w:val="005521E7"/>
    <w:rsid w:val="00552C1B"/>
    <w:rsid w:val="00555B9A"/>
    <w:rsid w:val="00560D65"/>
    <w:rsid w:val="005678D2"/>
    <w:rsid w:val="0057450E"/>
    <w:rsid w:val="005762D4"/>
    <w:rsid w:val="00585AA8"/>
    <w:rsid w:val="00590B00"/>
    <w:rsid w:val="0059203C"/>
    <w:rsid w:val="005A17D0"/>
    <w:rsid w:val="005B637A"/>
    <w:rsid w:val="005D5CE4"/>
    <w:rsid w:val="005E3161"/>
    <w:rsid w:val="005F0C6F"/>
    <w:rsid w:val="006002E7"/>
    <w:rsid w:val="00603661"/>
    <w:rsid w:val="00607C94"/>
    <w:rsid w:val="00630A26"/>
    <w:rsid w:val="00637865"/>
    <w:rsid w:val="00644405"/>
    <w:rsid w:val="00655054"/>
    <w:rsid w:val="006705C4"/>
    <w:rsid w:val="00676F2D"/>
    <w:rsid w:val="00677933"/>
    <w:rsid w:val="00681E16"/>
    <w:rsid w:val="00682B92"/>
    <w:rsid w:val="006913D7"/>
    <w:rsid w:val="006955EC"/>
    <w:rsid w:val="006B2772"/>
    <w:rsid w:val="006B3749"/>
    <w:rsid w:val="006B7087"/>
    <w:rsid w:val="006C06AF"/>
    <w:rsid w:val="006C36BC"/>
    <w:rsid w:val="006C389F"/>
    <w:rsid w:val="006D62A4"/>
    <w:rsid w:val="006D7EDC"/>
    <w:rsid w:val="006F1317"/>
    <w:rsid w:val="006F2A9D"/>
    <w:rsid w:val="006F3742"/>
    <w:rsid w:val="006F78C6"/>
    <w:rsid w:val="00701DE4"/>
    <w:rsid w:val="007023FC"/>
    <w:rsid w:val="00702A54"/>
    <w:rsid w:val="00707C0B"/>
    <w:rsid w:val="007104FD"/>
    <w:rsid w:val="007113B2"/>
    <w:rsid w:val="00726C4D"/>
    <w:rsid w:val="0072723C"/>
    <w:rsid w:val="007324B6"/>
    <w:rsid w:val="00742AD4"/>
    <w:rsid w:val="00752914"/>
    <w:rsid w:val="00760AD7"/>
    <w:rsid w:val="00787CB7"/>
    <w:rsid w:val="007A6E23"/>
    <w:rsid w:val="007A7CE1"/>
    <w:rsid w:val="007B1352"/>
    <w:rsid w:val="007B6788"/>
    <w:rsid w:val="007B6865"/>
    <w:rsid w:val="007C508B"/>
    <w:rsid w:val="007D5597"/>
    <w:rsid w:val="007E61CD"/>
    <w:rsid w:val="007E75E6"/>
    <w:rsid w:val="008007D2"/>
    <w:rsid w:val="008058EA"/>
    <w:rsid w:val="00806A27"/>
    <w:rsid w:val="00817035"/>
    <w:rsid w:val="0082145A"/>
    <w:rsid w:val="008273E5"/>
    <w:rsid w:val="0083252B"/>
    <w:rsid w:val="00871442"/>
    <w:rsid w:val="00873DD2"/>
    <w:rsid w:val="008877DA"/>
    <w:rsid w:val="00891387"/>
    <w:rsid w:val="00894E15"/>
    <w:rsid w:val="00896A92"/>
    <w:rsid w:val="008B69FC"/>
    <w:rsid w:val="008C436B"/>
    <w:rsid w:val="008C4B6E"/>
    <w:rsid w:val="008E03F7"/>
    <w:rsid w:val="008E17BF"/>
    <w:rsid w:val="008E4843"/>
    <w:rsid w:val="008E4DA7"/>
    <w:rsid w:val="0090202F"/>
    <w:rsid w:val="00902C5E"/>
    <w:rsid w:val="00912013"/>
    <w:rsid w:val="0092178B"/>
    <w:rsid w:val="00926E02"/>
    <w:rsid w:val="0094208A"/>
    <w:rsid w:val="00950794"/>
    <w:rsid w:val="0095450D"/>
    <w:rsid w:val="009644D9"/>
    <w:rsid w:val="0098145E"/>
    <w:rsid w:val="00984BB3"/>
    <w:rsid w:val="009874D4"/>
    <w:rsid w:val="00990789"/>
    <w:rsid w:val="00991915"/>
    <w:rsid w:val="00992C7D"/>
    <w:rsid w:val="009A0A90"/>
    <w:rsid w:val="009A205D"/>
    <w:rsid w:val="009C7505"/>
    <w:rsid w:val="009E1FF0"/>
    <w:rsid w:val="009E4A67"/>
    <w:rsid w:val="009F3588"/>
    <w:rsid w:val="009F425E"/>
    <w:rsid w:val="00A02ED0"/>
    <w:rsid w:val="00A0501C"/>
    <w:rsid w:val="00A11753"/>
    <w:rsid w:val="00A11C1D"/>
    <w:rsid w:val="00A36E02"/>
    <w:rsid w:val="00A43001"/>
    <w:rsid w:val="00A466B9"/>
    <w:rsid w:val="00A4707E"/>
    <w:rsid w:val="00A7658E"/>
    <w:rsid w:val="00A82579"/>
    <w:rsid w:val="00A835B4"/>
    <w:rsid w:val="00A92E91"/>
    <w:rsid w:val="00AC043F"/>
    <w:rsid w:val="00AC0CF1"/>
    <w:rsid w:val="00AC40F8"/>
    <w:rsid w:val="00AD15CB"/>
    <w:rsid w:val="00AD18B1"/>
    <w:rsid w:val="00AF089F"/>
    <w:rsid w:val="00AF1C30"/>
    <w:rsid w:val="00AF2CFE"/>
    <w:rsid w:val="00AF2D6E"/>
    <w:rsid w:val="00B0584E"/>
    <w:rsid w:val="00B072E4"/>
    <w:rsid w:val="00B130CE"/>
    <w:rsid w:val="00B13186"/>
    <w:rsid w:val="00B145A6"/>
    <w:rsid w:val="00B156B5"/>
    <w:rsid w:val="00B2698D"/>
    <w:rsid w:val="00B26D55"/>
    <w:rsid w:val="00B360BA"/>
    <w:rsid w:val="00B41019"/>
    <w:rsid w:val="00B51B59"/>
    <w:rsid w:val="00B645EF"/>
    <w:rsid w:val="00B814BA"/>
    <w:rsid w:val="00B8271B"/>
    <w:rsid w:val="00B91B37"/>
    <w:rsid w:val="00BA35A3"/>
    <w:rsid w:val="00BB6D5C"/>
    <w:rsid w:val="00BC3936"/>
    <w:rsid w:val="00BE3AED"/>
    <w:rsid w:val="00BE4AFE"/>
    <w:rsid w:val="00BE5815"/>
    <w:rsid w:val="00BF0887"/>
    <w:rsid w:val="00BF1DF8"/>
    <w:rsid w:val="00BF583A"/>
    <w:rsid w:val="00C03865"/>
    <w:rsid w:val="00C22C4D"/>
    <w:rsid w:val="00C2477F"/>
    <w:rsid w:val="00C248CC"/>
    <w:rsid w:val="00C27F81"/>
    <w:rsid w:val="00C31CB2"/>
    <w:rsid w:val="00C45A8D"/>
    <w:rsid w:val="00C467D0"/>
    <w:rsid w:val="00C57671"/>
    <w:rsid w:val="00C636D4"/>
    <w:rsid w:val="00C7179B"/>
    <w:rsid w:val="00C72768"/>
    <w:rsid w:val="00C82C66"/>
    <w:rsid w:val="00C87264"/>
    <w:rsid w:val="00C91F30"/>
    <w:rsid w:val="00C9514B"/>
    <w:rsid w:val="00CA025F"/>
    <w:rsid w:val="00CA0FAA"/>
    <w:rsid w:val="00CB3729"/>
    <w:rsid w:val="00CC3ACC"/>
    <w:rsid w:val="00CD0A69"/>
    <w:rsid w:val="00CE13AE"/>
    <w:rsid w:val="00D00D7C"/>
    <w:rsid w:val="00D032DD"/>
    <w:rsid w:val="00D06738"/>
    <w:rsid w:val="00D14D05"/>
    <w:rsid w:val="00D20DF4"/>
    <w:rsid w:val="00D21646"/>
    <w:rsid w:val="00D251CD"/>
    <w:rsid w:val="00D2678B"/>
    <w:rsid w:val="00D409E8"/>
    <w:rsid w:val="00D44118"/>
    <w:rsid w:val="00D52007"/>
    <w:rsid w:val="00D5424A"/>
    <w:rsid w:val="00D655AC"/>
    <w:rsid w:val="00D66D6A"/>
    <w:rsid w:val="00D83FB1"/>
    <w:rsid w:val="00D92E16"/>
    <w:rsid w:val="00DB0C28"/>
    <w:rsid w:val="00DB27FE"/>
    <w:rsid w:val="00DB7A0A"/>
    <w:rsid w:val="00DC1923"/>
    <w:rsid w:val="00DD1DA4"/>
    <w:rsid w:val="00DD592B"/>
    <w:rsid w:val="00DD613F"/>
    <w:rsid w:val="00DD7FC0"/>
    <w:rsid w:val="00DE0E82"/>
    <w:rsid w:val="00DE44EB"/>
    <w:rsid w:val="00DE5385"/>
    <w:rsid w:val="00DF2A92"/>
    <w:rsid w:val="00DF419B"/>
    <w:rsid w:val="00E15B58"/>
    <w:rsid w:val="00E212AB"/>
    <w:rsid w:val="00E21795"/>
    <w:rsid w:val="00E335CE"/>
    <w:rsid w:val="00E349CA"/>
    <w:rsid w:val="00E475C3"/>
    <w:rsid w:val="00E641ED"/>
    <w:rsid w:val="00E65059"/>
    <w:rsid w:val="00E65F7E"/>
    <w:rsid w:val="00E82A41"/>
    <w:rsid w:val="00E90B42"/>
    <w:rsid w:val="00E9320A"/>
    <w:rsid w:val="00E956CB"/>
    <w:rsid w:val="00EA3DF9"/>
    <w:rsid w:val="00EB45AA"/>
    <w:rsid w:val="00EB5F01"/>
    <w:rsid w:val="00EC41D3"/>
    <w:rsid w:val="00ED4705"/>
    <w:rsid w:val="00ED63BE"/>
    <w:rsid w:val="00ED724D"/>
    <w:rsid w:val="00ED752A"/>
    <w:rsid w:val="00EE0691"/>
    <w:rsid w:val="00EE1AD4"/>
    <w:rsid w:val="00F0286A"/>
    <w:rsid w:val="00F1626A"/>
    <w:rsid w:val="00F1649D"/>
    <w:rsid w:val="00F21960"/>
    <w:rsid w:val="00F2747A"/>
    <w:rsid w:val="00F33FF6"/>
    <w:rsid w:val="00F35A15"/>
    <w:rsid w:val="00F71603"/>
    <w:rsid w:val="00F7175A"/>
    <w:rsid w:val="00F71C66"/>
    <w:rsid w:val="00F87811"/>
    <w:rsid w:val="00F92062"/>
    <w:rsid w:val="00F94193"/>
    <w:rsid w:val="00FA0FAA"/>
    <w:rsid w:val="00FC11D3"/>
    <w:rsid w:val="00FC18EC"/>
    <w:rsid w:val="00FC357F"/>
    <w:rsid w:val="00FC520B"/>
    <w:rsid w:val="00FD7425"/>
    <w:rsid w:val="00FE436A"/>
    <w:rsid w:val="00FE5BFF"/>
    <w:rsid w:val="00FF73EF"/>
    <w:rsid w:val="00FF7A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9B359ACF-1716-48C2-8CE2-90D235860D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63786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273E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6C06AF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6C06A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6C06AF"/>
  </w:style>
  <w:style w:type="character" w:customStyle="1" w:styleId="Heading1Char">
    <w:name w:val="Heading 1 Char"/>
    <w:basedOn w:val="DefaultParagraphFont"/>
    <w:link w:val="Heading1"/>
    <w:uiPriority w:val="9"/>
    <w:rsid w:val="00637865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637865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637865"/>
    <w:rPr>
      <w:i/>
      <w:iCs/>
    </w:rPr>
  </w:style>
  <w:style w:type="character" w:customStyle="1" w:styleId="fullpost">
    <w:name w:val="fullpost"/>
    <w:basedOn w:val="DefaultParagraphFont"/>
    <w:rsid w:val="00637865"/>
  </w:style>
  <w:style w:type="table" w:styleId="TableGrid">
    <w:name w:val="Table Grid"/>
    <w:basedOn w:val="TableNormal"/>
    <w:uiPriority w:val="39"/>
    <w:qFormat/>
    <w:rsid w:val="006B708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rsid w:val="006B7087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">
    <w:name w:val="_"/>
    <w:basedOn w:val="DefaultParagraphFont"/>
    <w:rsid w:val="004F78D6"/>
  </w:style>
  <w:style w:type="character" w:customStyle="1" w:styleId="pg-27ff3">
    <w:name w:val="pg-27ff3"/>
    <w:basedOn w:val="DefaultParagraphFont"/>
    <w:rsid w:val="004F78D6"/>
  </w:style>
  <w:style w:type="character" w:customStyle="1" w:styleId="pg-27ff2">
    <w:name w:val="pg-27ff2"/>
    <w:basedOn w:val="DefaultParagraphFont"/>
    <w:rsid w:val="004F78D6"/>
  </w:style>
  <w:style w:type="paragraph" w:customStyle="1" w:styleId="Tabel">
    <w:name w:val="Tabel"/>
    <w:basedOn w:val="ListParagraph"/>
    <w:autoRedefine/>
    <w:qFormat/>
    <w:rsid w:val="00194966"/>
    <w:pPr>
      <w:framePr w:hSpace="180" w:wrap="around" w:vAnchor="text" w:hAnchor="text" w:x="1129" w:y="1"/>
      <w:spacing w:before="240" w:after="0" w:line="480" w:lineRule="auto"/>
      <w:ind w:left="0"/>
      <w:suppressOverlap/>
      <w:jc w:val="center"/>
    </w:pPr>
    <w:rPr>
      <w:rFonts w:ascii="Times New Roman" w:eastAsiaTheme="minorHAnsi" w:hAnsi="Times New Roman" w:cs="Times New Roman"/>
      <w:noProof/>
      <w:sz w:val="24"/>
      <w:szCs w:val="24"/>
      <w:lang w:val="id-ID" w:eastAsia="en-US"/>
    </w:rPr>
  </w:style>
  <w:style w:type="paragraph" w:styleId="Footer">
    <w:name w:val="footer"/>
    <w:basedOn w:val="Normal"/>
    <w:link w:val="FooterChar"/>
    <w:uiPriority w:val="99"/>
    <w:unhideWhenUsed/>
    <w:rsid w:val="004D5379"/>
    <w:pPr>
      <w:tabs>
        <w:tab w:val="center" w:pos="4680"/>
        <w:tab w:val="right" w:pos="9360"/>
      </w:tabs>
      <w:spacing w:after="0" w:line="240" w:lineRule="auto"/>
    </w:pPr>
    <w:rPr>
      <w:rFonts w:eastAsiaTheme="minorHAns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4D5379"/>
    <w:rPr>
      <w:rFonts w:eastAsiaTheme="minorHAnsi"/>
      <w:lang w:eastAsia="en-US"/>
    </w:rPr>
  </w:style>
  <w:style w:type="paragraph" w:customStyle="1" w:styleId="Default">
    <w:name w:val="Default"/>
    <w:rsid w:val="00DE0E82"/>
    <w:pPr>
      <w:autoSpaceDE w:val="0"/>
      <w:autoSpaceDN w:val="0"/>
      <w:adjustRightInd w:val="0"/>
      <w:spacing w:after="0" w:line="240" w:lineRule="auto"/>
    </w:pPr>
    <w:rPr>
      <w:rFonts w:ascii="Times New Roman" w:eastAsiaTheme="minorHAnsi" w:hAnsi="Times New Roman" w:cs="Times New Roman"/>
      <w:color w:val="000000"/>
      <w:sz w:val="24"/>
      <w:szCs w:val="24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C636D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636D4"/>
  </w:style>
  <w:style w:type="character" w:styleId="Strong">
    <w:name w:val="Strong"/>
    <w:basedOn w:val="DefaultParagraphFont"/>
    <w:uiPriority w:val="22"/>
    <w:qFormat/>
    <w:rsid w:val="00F35A15"/>
    <w:rPr>
      <w:b/>
      <w:bCs/>
    </w:rPr>
  </w:style>
  <w:style w:type="character" w:styleId="HTMLCite">
    <w:name w:val="HTML Cite"/>
    <w:basedOn w:val="DefaultParagraphFont"/>
    <w:uiPriority w:val="99"/>
    <w:semiHidden/>
    <w:unhideWhenUsed/>
    <w:rsid w:val="00E65059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585AA8"/>
    <w:rPr>
      <w:color w:val="80808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15121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51215"/>
    <w:rPr>
      <w:rFonts w:ascii="Courier New" w:eastAsia="Times New Roman" w:hAnsi="Courier New" w:cs="Courier New"/>
      <w:sz w:val="20"/>
      <w:szCs w:val="20"/>
      <w:lang w:val="id-ID" w:eastAsia="id-ID"/>
    </w:rPr>
  </w:style>
  <w:style w:type="character" w:styleId="FollowedHyperlink">
    <w:name w:val="FollowedHyperlink"/>
    <w:basedOn w:val="DefaultParagraphFont"/>
    <w:uiPriority w:val="99"/>
    <w:semiHidden/>
    <w:unhideWhenUsed/>
    <w:rsid w:val="0005476D"/>
    <w:rPr>
      <w:color w:val="954F72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273E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73EF"/>
    <w:pPr>
      <w:spacing w:after="0" w:line="240" w:lineRule="auto"/>
    </w:pPr>
    <w:rPr>
      <w:rFonts w:ascii="Tahoma" w:eastAsiaTheme="minorHAnsi" w:hAnsi="Tahoma" w:cs="Tahoma"/>
      <w:sz w:val="16"/>
      <w:szCs w:val="16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73EF"/>
    <w:rPr>
      <w:rFonts w:ascii="Tahoma" w:eastAsiaTheme="minorHAnsi" w:hAnsi="Tahoma" w:cs="Tahoma"/>
      <w:sz w:val="16"/>
      <w:szCs w:val="16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F87811"/>
    <w:pPr>
      <w:keepNext/>
      <w:keepLines/>
      <w:spacing w:before="240" w:beforeAutospacing="0" w:after="0" w:afterAutospacing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F8781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C4B6E"/>
    <w:pPr>
      <w:tabs>
        <w:tab w:val="left" w:pos="720"/>
        <w:tab w:val="right" w:leader="dot" w:pos="9120"/>
      </w:tabs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87811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4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41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86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9347586">
          <w:marLeft w:val="0"/>
          <w:marRight w:val="0"/>
          <w:marTop w:val="2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37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92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96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4728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2517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511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059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843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156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086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52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2916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279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392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987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0515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09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933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368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888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154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342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670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31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77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30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79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920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55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645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681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425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417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592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65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021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509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989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57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117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891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911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02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504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6122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646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443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2576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06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77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09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271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524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331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445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614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213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902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193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109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798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802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513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009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830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897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1FC0A1-BFF3-4732-9871-D9E95E1D7B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07</Words>
  <Characters>2322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sya Dilla Priscilla</dc:creator>
  <cp:keywords/>
  <dc:description/>
  <cp:lastModifiedBy>Natasya Dilla Priscilla</cp:lastModifiedBy>
  <cp:revision>2</cp:revision>
  <dcterms:created xsi:type="dcterms:W3CDTF">2019-10-08T16:39:00Z</dcterms:created>
  <dcterms:modified xsi:type="dcterms:W3CDTF">2019-10-08T16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ec5fca4-705a-3f22-a2ad-4867f8394ec0</vt:lpwstr>
  </property>
  <property fmtid="{D5CDD505-2E9C-101B-9397-08002B2CF9AE}" pid="24" name="Mendeley Citation Style_1">
    <vt:lpwstr>http://www.zotero.org/styles/apa</vt:lpwstr>
  </property>
</Properties>
</file>